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9440FE">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6CAA119D" w14:textId="7AF9B980" w:rsidR="00B512DD" w:rsidRDefault="00EF4ACB" w:rsidP="007146EA">
      <w:pPr>
        <w:jc w:val="both"/>
        <w:rPr>
          <w:rFonts w:asciiTheme="majorBidi" w:hAnsiTheme="majorBidi" w:cstheme="majorBidi"/>
          <w:sz w:val="24"/>
          <w:szCs w:val="24"/>
          <w:lang w:bidi="fa-IR"/>
        </w:rPr>
      </w:pPr>
      <w:r>
        <w:rPr>
          <w:rFonts w:asciiTheme="majorBidi" w:hAnsiTheme="majorBidi" w:cstheme="majorBidi"/>
          <w:sz w:val="24"/>
          <w:szCs w:val="24"/>
        </w:rPr>
        <w:t xml:space="preserve">Transcriptome assessment of heterografting has become an interesting tool to detect mobile RNAs as long-distance signals in plants </w:t>
      </w:r>
      <w:r w:rsidR="00D55572">
        <w:rPr>
          <w:rFonts w:asciiTheme="majorBidi" w:hAnsiTheme="majorBidi" w:cstheme="majorBidi"/>
          <w:sz w:val="24"/>
          <w:szCs w:val="24"/>
        </w:rPr>
        <w:fldChar w:fldCharType="begin"/>
      </w:r>
      <w:r w:rsidR="00D5557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Pr>
          <w:rFonts w:asciiTheme="majorBidi" w:hAnsiTheme="majorBidi" w:cstheme="majorBidi"/>
          <w:sz w:val="24"/>
          <w:szCs w:val="24"/>
        </w:rPr>
        <w:fldChar w:fldCharType="separate"/>
      </w:r>
      <w:r w:rsidR="00D55572">
        <w:rPr>
          <w:rFonts w:asciiTheme="majorBidi" w:hAnsiTheme="majorBidi" w:cstheme="majorBidi"/>
          <w:noProof/>
          <w:sz w:val="24"/>
          <w:szCs w:val="24"/>
        </w:rPr>
        <w:t>(Kondhare et al., 2021)</w:t>
      </w:r>
      <w:r w:rsidR="00D55572">
        <w:rPr>
          <w:rFonts w:asciiTheme="majorBidi" w:hAnsiTheme="majorBidi" w:cstheme="majorBidi"/>
          <w:sz w:val="24"/>
          <w:szCs w:val="24"/>
        </w:rPr>
        <w:fldChar w:fldCharType="end"/>
      </w:r>
      <w:r w:rsidR="00D55572">
        <w:rPr>
          <w:rFonts w:asciiTheme="majorBidi" w:hAnsiTheme="majorBidi" w:cstheme="majorBidi"/>
          <w:sz w:val="24"/>
          <w:szCs w:val="24"/>
        </w:rPr>
        <w:t>.</w:t>
      </w:r>
      <w:r w:rsidR="00FD1449">
        <w:rPr>
          <w:rFonts w:asciiTheme="majorBidi" w:hAnsiTheme="majorBidi" w:cstheme="majorBidi"/>
          <w:sz w:val="24"/>
          <w:szCs w:val="24"/>
        </w:rPr>
        <w:t xml:space="preserve"> </w:t>
      </w:r>
      <w:r w:rsidR="00D74128">
        <w:rPr>
          <w:rFonts w:asciiTheme="majorBidi" w:hAnsiTheme="majorBidi" w:cstheme="majorBidi"/>
          <w:sz w:val="24"/>
          <w:szCs w:val="24"/>
        </w:rPr>
        <w:t xml:space="preserve">The evolution of C4 plants from their C3 ancestors </w:t>
      </w:r>
      <w:r w:rsidR="00D74128">
        <w:rPr>
          <w:rFonts w:asciiTheme="majorBidi" w:hAnsiTheme="majorBidi" w:cstheme="majorBidi"/>
          <w:sz w:val="24"/>
          <w:szCs w:val="24"/>
          <w:lang w:bidi="fa-IR"/>
        </w:rPr>
        <w:t xml:space="preserve">has been attributed to the process of recruiting and re-organizing pre-existing genes to have new functions in C4 </w:t>
      </w:r>
      <w:r w:rsidR="00D74128">
        <w:rPr>
          <w:rFonts w:asciiTheme="majorBidi" w:hAnsiTheme="majorBidi" w:cstheme="majorBidi"/>
          <w:sz w:val="24"/>
          <w:szCs w:val="24"/>
          <w:lang w:bidi="fa-IR"/>
        </w:rPr>
        <w:fldChar w:fldCharType="begin"/>
      </w:r>
      <w:r w:rsidR="00D74128">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Pr>
          <w:rFonts w:asciiTheme="majorBidi" w:hAnsiTheme="majorBidi" w:cstheme="majorBidi"/>
          <w:sz w:val="24"/>
          <w:szCs w:val="24"/>
          <w:lang w:bidi="fa-IR"/>
        </w:rPr>
        <w:fldChar w:fldCharType="separate"/>
      </w:r>
      <w:r w:rsidR="00D74128">
        <w:rPr>
          <w:rFonts w:asciiTheme="majorBidi" w:hAnsiTheme="majorBidi" w:cstheme="majorBidi"/>
          <w:noProof/>
          <w:sz w:val="24"/>
          <w:szCs w:val="24"/>
          <w:lang w:bidi="fa-IR"/>
        </w:rPr>
        <w:t>(Burgess et al., 2016; Lyu et al., 2020)</w:t>
      </w:r>
      <w:r w:rsidR="00D74128">
        <w:rPr>
          <w:rFonts w:asciiTheme="majorBidi" w:hAnsiTheme="majorBidi" w:cstheme="majorBidi"/>
          <w:sz w:val="24"/>
          <w:szCs w:val="24"/>
          <w:lang w:bidi="fa-IR"/>
        </w:rPr>
        <w:fldChar w:fldCharType="end"/>
      </w:r>
      <w:r w:rsidR="00D74128">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Pr>
          <w:rFonts w:asciiTheme="majorBidi" w:hAnsiTheme="majorBidi" w:cstheme="majorBidi"/>
          <w:sz w:val="24"/>
          <w:szCs w:val="24"/>
          <w:lang w:bidi="fa-IR"/>
        </w:rPr>
        <w:lastRenderedPageBreak/>
        <w:t xml:space="preserve">compared with their close phylogenetically C3 plants </w:t>
      </w:r>
      <w:r w:rsidR="00D74128">
        <w:rPr>
          <w:rFonts w:asciiTheme="majorBidi" w:hAnsiTheme="majorBidi" w:cstheme="majorBidi"/>
          <w:sz w:val="24"/>
          <w:szCs w:val="24"/>
          <w:lang w:bidi="fa-IR"/>
        </w:rPr>
        <w:fldChar w:fldCharType="begin"/>
      </w:r>
      <w:r w:rsidR="00D74128">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Pr>
          <w:rFonts w:asciiTheme="majorBidi" w:hAnsiTheme="majorBidi" w:cstheme="majorBidi"/>
          <w:sz w:val="24"/>
          <w:szCs w:val="24"/>
          <w:lang w:bidi="fa-IR"/>
        </w:rPr>
        <w:fldChar w:fldCharType="separate"/>
      </w:r>
      <w:r w:rsidR="00D74128">
        <w:rPr>
          <w:rFonts w:asciiTheme="majorBidi" w:hAnsiTheme="majorBidi" w:cstheme="majorBidi"/>
          <w:noProof/>
          <w:sz w:val="24"/>
          <w:szCs w:val="24"/>
          <w:lang w:bidi="fa-IR"/>
        </w:rPr>
        <w:t>(Khoshravesh et al., 2020)</w:t>
      </w:r>
      <w:r w:rsidR="00D74128">
        <w:rPr>
          <w:rFonts w:asciiTheme="majorBidi" w:hAnsiTheme="majorBidi" w:cstheme="majorBidi"/>
          <w:sz w:val="24"/>
          <w:szCs w:val="24"/>
          <w:lang w:bidi="fa-IR"/>
        </w:rPr>
        <w:fldChar w:fldCharType="end"/>
      </w:r>
      <w:r w:rsidR="00D74128">
        <w:rPr>
          <w:rFonts w:asciiTheme="majorBidi" w:hAnsiTheme="majorBidi" w:cstheme="majorBidi"/>
          <w:sz w:val="24"/>
          <w:szCs w:val="24"/>
          <w:lang w:bidi="fa-IR"/>
        </w:rPr>
        <w:t>.</w:t>
      </w:r>
      <w:r w:rsidR="00710BA6">
        <w:rPr>
          <w:rFonts w:asciiTheme="majorBidi" w:hAnsiTheme="majorBidi" w:cstheme="majorBidi"/>
          <w:sz w:val="24"/>
          <w:szCs w:val="24"/>
          <w:lang w:bidi="fa-IR"/>
        </w:rPr>
        <w:t xml:space="preserve"> </w:t>
      </w:r>
      <w:r w:rsidR="00441F46">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Pr>
          <w:rFonts w:asciiTheme="majorBidi" w:hAnsiTheme="majorBidi" w:cstheme="majorBidi"/>
          <w:sz w:val="24"/>
          <w:szCs w:val="24"/>
          <w:lang w:bidi="fa-IR"/>
        </w:rPr>
        <w:t>influence of roots and shoots on GSH metabolism and sulfate assimilation in scion and stock tissue of interspecies C3-C4 grafts</w:t>
      </w:r>
      <w:r w:rsidR="00D318ED">
        <w:rPr>
          <w:rFonts w:asciiTheme="majorBidi" w:hAnsiTheme="majorBidi" w:cstheme="majorBidi"/>
          <w:sz w:val="24"/>
          <w:szCs w:val="24"/>
          <w:lang w:bidi="fa-IR"/>
        </w:rPr>
        <w:t xml:space="preserve">. The results showed that roots </w:t>
      </w:r>
      <w:r w:rsidR="00071581">
        <w:rPr>
          <w:rFonts w:asciiTheme="majorBidi" w:hAnsiTheme="majorBidi" w:cstheme="majorBidi"/>
          <w:sz w:val="24"/>
          <w:szCs w:val="24"/>
          <w:lang w:bidi="fa-IR"/>
        </w:rPr>
        <w:t>are predominantly controlling the S root-to</w:t>
      </w:r>
      <w:r w:rsidR="00612C1A">
        <w:rPr>
          <w:rFonts w:asciiTheme="majorBidi" w:hAnsiTheme="majorBidi" w:cstheme="majorBidi"/>
          <w:sz w:val="24"/>
          <w:szCs w:val="24"/>
          <w:lang w:bidi="fa-IR"/>
        </w:rPr>
        <w:t>-</w:t>
      </w:r>
      <w:r w:rsidR="00071581">
        <w:rPr>
          <w:rFonts w:asciiTheme="majorBidi" w:hAnsiTheme="majorBidi" w:cstheme="majorBidi"/>
          <w:sz w:val="24"/>
          <w:szCs w:val="24"/>
          <w:lang w:bidi="fa-IR"/>
        </w:rPr>
        <w:t>shoot translocation. Also, they figured out that C4 plants are ad</w:t>
      </w:r>
      <w:r w:rsidR="00612C1A">
        <w:rPr>
          <w:rFonts w:asciiTheme="majorBidi" w:hAnsiTheme="majorBidi" w:cstheme="majorBidi"/>
          <w:sz w:val="24"/>
          <w:szCs w:val="24"/>
          <w:lang w:bidi="fa-IR"/>
        </w:rPr>
        <w:t>a</w:t>
      </w:r>
      <w:r w:rsidR="00071581">
        <w:rPr>
          <w:rFonts w:asciiTheme="majorBidi" w:hAnsiTheme="majorBidi" w:cstheme="majorBidi"/>
          <w:sz w:val="24"/>
          <w:szCs w:val="24"/>
          <w:lang w:bidi="fa-IR"/>
        </w:rPr>
        <w:t>pted</w:t>
      </w:r>
      <w:r w:rsidR="00612C1A">
        <w:rPr>
          <w:rFonts w:asciiTheme="majorBidi" w:hAnsiTheme="majorBidi" w:cstheme="majorBidi"/>
          <w:sz w:val="24"/>
          <w:szCs w:val="24"/>
          <w:lang w:bidi="fa-IR"/>
        </w:rPr>
        <w:t xml:space="preserve"> to lower sulfate content in </w:t>
      </w:r>
      <w:r w:rsidR="007146EA">
        <w:rPr>
          <w:rFonts w:asciiTheme="majorBidi" w:hAnsiTheme="majorBidi" w:cstheme="majorBidi"/>
          <w:sz w:val="24"/>
          <w:szCs w:val="24"/>
          <w:lang w:bidi="fa-IR"/>
        </w:rPr>
        <w:t xml:space="preserve">the </w:t>
      </w:r>
      <w:r w:rsidR="00612C1A">
        <w:rPr>
          <w:rFonts w:asciiTheme="majorBidi" w:hAnsiTheme="majorBidi" w:cstheme="majorBidi"/>
          <w:sz w:val="24"/>
          <w:szCs w:val="24"/>
          <w:lang w:bidi="fa-IR"/>
        </w:rPr>
        <w:t xml:space="preserve">shoot as the C4 scions decreased the </w:t>
      </w:r>
      <w:r w:rsidR="00612C1A" w:rsidRPr="007146EA">
        <w:rPr>
          <w:rFonts w:asciiTheme="majorBidi" w:hAnsiTheme="majorBidi" w:cstheme="majorBidi"/>
          <w:i/>
          <w:iCs/>
          <w:sz w:val="24"/>
          <w:szCs w:val="24"/>
          <w:lang w:bidi="fa-IR"/>
        </w:rPr>
        <w:t>SULT2.1</w:t>
      </w:r>
      <w:r w:rsidR="00612C1A">
        <w:rPr>
          <w:rFonts w:asciiTheme="majorBidi" w:hAnsiTheme="majorBidi" w:cstheme="majorBidi"/>
          <w:sz w:val="24"/>
          <w:szCs w:val="24"/>
          <w:lang w:bidi="fa-IR"/>
        </w:rPr>
        <w:t xml:space="preserve"> expression in C3 stock of C4/C3 grafts</w:t>
      </w:r>
      <w:r w:rsidR="007146EA">
        <w:rPr>
          <w:rFonts w:asciiTheme="majorBidi" w:hAnsiTheme="majorBidi" w:cstheme="majorBidi"/>
          <w:sz w:val="24"/>
          <w:szCs w:val="24"/>
          <w:lang w:bidi="fa-IR"/>
        </w:rPr>
        <w:t xml:space="preserve"> rather than C3/C3 homograft. In fact, C4 scion induced the expression level of </w:t>
      </w:r>
      <w:r w:rsidR="007146EA" w:rsidRPr="007146EA">
        <w:rPr>
          <w:rFonts w:asciiTheme="majorBidi" w:hAnsiTheme="majorBidi" w:cstheme="majorBidi"/>
          <w:i/>
          <w:iCs/>
          <w:sz w:val="24"/>
          <w:szCs w:val="24"/>
          <w:lang w:bidi="fa-IR"/>
        </w:rPr>
        <w:t>SULTR2.1</w:t>
      </w:r>
      <w:r w:rsidR="007146EA">
        <w:rPr>
          <w:rFonts w:asciiTheme="majorBidi" w:hAnsiTheme="majorBidi" w:cstheme="majorBidi"/>
          <w:sz w:val="24"/>
          <w:szCs w:val="24"/>
          <w:lang w:bidi="fa-IR"/>
        </w:rPr>
        <w:t xml:space="preserve"> in C3 stock by long-distance signaling</w:t>
      </w:r>
      <w:r w:rsidR="00071581">
        <w:rPr>
          <w:rFonts w:asciiTheme="majorBidi" w:hAnsiTheme="majorBidi" w:cstheme="majorBidi"/>
          <w:sz w:val="24"/>
          <w:szCs w:val="24"/>
          <w:lang w:bidi="fa-IR"/>
        </w:rPr>
        <w:t xml:space="preserve"> </w:t>
      </w:r>
      <w:r w:rsidR="007146EA">
        <w:rPr>
          <w:rFonts w:asciiTheme="majorBidi" w:hAnsiTheme="majorBidi" w:cstheme="majorBidi"/>
          <w:sz w:val="24"/>
          <w:szCs w:val="24"/>
          <w:lang w:bidi="fa-IR"/>
        </w:rPr>
        <w:fldChar w:fldCharType="begin"/>
      </w:r>
      <w:r w:rsidR="007146EA">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Pr>
          <w:rFonts w:asciiTheme="majorBidi" w:hAnsiTheme="majorBidi" w:cstheme="majorBidi"/>
          <w:sz w:val="24"/>
          <w:szCs w:val="24"/>
          <w:lang w:bidi="fa-IR"/>
        </w:rPr>
        <w:fldChar w:fldCharType="separate"/>
      </w:r>
      <w:r w:rsidR="007146EA">
        <w:rPr>
          <w:rFonts w:asciiTheme="majorBidi" w:hAnsiTheme="majorBidi" w:cstheme="majorBidi"/>
          <w:noProof/>
          <w:sz w:val="24"/>
          <w:szCs w:val="24"/>
          <w:lang w:bidi="fa-IR"/>
        </w:rPr>
        <w:t>(Gerlich et al., 2018)</w:t>
      </w:r>
      <w:r w:rsidR="007146EA">
        <w:rPr>
          <w:rFonts w:asciiTheme="majorBidi" w:hAnsiTheme="majorBidi" w:cstheme="majorBidi"/>
          <w:sz w:val="24"/>
          <w:szCs w:val="24"/>
          <w:lang w:bidi="fa-IR"/>
        </w:rPr>
        <w:fldChar w:fldCharType="end"/>
      </w:r>
      <w:r w:rsidR="007146EA">
        <w:rPr>
          <w:rFonts w:asciiTheme="majorBidi" w:hAnsiTheme="majorBidi" w:cstheme="majorBidi"/>
          <w:sz w:val="24"/>
          <w:szCs w:val="24"/>
          <w:lang w:bidi="fa-IR"/>
        </w:rPr>
        <w:t>.</w:t>
      </w:r>
      <w:r w:rsidR="00262478">
        <w:rPr>
          <w:rFonts w:asciiTheme="majorBidi" w:hAnsiTheme="majorBidi" w:cstheme="majorBidi"/>
          <w:sz w:val="24"/>
          <w:szCs w:val="24"/>
          <w:lang w:bidi="fa-IR"/>
        </w:rPr>
        <w:t xml:space="preserve"> Followed by the previous study, in this paper, we investigated the transcriptome profile of interspecies grafts by RNA-seq</w:t>
      </w:r>
      <w:r w:rsidR="004519E4">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Pr>
          <w:rFonts w:asciiTheme="majorBidi" w:hAnsiTheme="majorBidi" w:cstheme="majorBidi"/>
          <w:sz w:val="24"/>
          <w:szCs w:val="24"/>
          <w:lang w:bidi="fa-IR"/>
        </w:rPr>
        <w:t>homografts</w:t>
      </w:r>
      <w:proofErr w:type="spellEnd"/>
      <w:r w:rsidR="004519E4">
        <w:rPr>
          <w:rFonts w:asciiTheme="majorBidi" w:hAnsiTheme="majorBidi" w:cstheme="majorBidi"/>
          <w:sz w:val="24"/>
          <w:szCs w:val="24"/>
          <w:lang w:bidi="fa-IR"/>
        </w:rPr>
        <w:t xml:space="preserve"> and determined the differentially expressed genes in homo- and hetero-grafts. Also, by </w:t>
      </w:r>
      <w:r w:rsidR="00557B69">
        <w:rPr>
          <w:rFonts w:asciiTheme="majorBidi" w:hAnsiTheme="majorBidi" w:cstheme="majorBidi"/>
          <w:sz w:val="24"/>
          <w:szCs w:val="24"/>
          <w:lang w:bidi="fa-IR"/>
        </w:rPr>
        <w:t xml:space="preserve">the alignment of short reads from </w:t>
      </w:r>
      <w:bookmarkStart w:id="0" w:name="_GoBack"/>
      <w:bookmarkEnd w:id="0"/>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5461DE8F" w14:textId="77777777" w:rsidR="00262478" w:rsidRPr="00262478" w:rsidRDefault="00530443" w:rsidP="00262478">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262478" w:rsidRPr="00262478">
        <w:t xml:space="preserve">Burgess, S. J., Granero-Moya, I., Grangé-Guermente, M. J., Boursnell, C., Terry, M. J., &amp; Hibberd, J. M. (2016). Ancestral light and chloroplast regulation form the foundations for C4 gene expression. </w:t>
      </w:r>
      <w:r w:rsidR="00262478" w:rsidRPr="00262478">
        <w:rPr>
          <w:i/>
        </w:rPr>
        <w:t>Nature Plants</w:t>
      </w:r>
      <w:r w:rsidR="00262478" w:rsidRPr="00262478">
        <w:t>,</w:t>
      </w:r>
      <w:r w:rsidR="00262478" w:rsidRPr="00262478">
        <w:rPr>
          <w:i/>
        </w:rPr>
        <w:t xml:space="preserve"> 2</w:t>
      </w:r>
      <w:r w:rsidR="00262478" w:rsidRPr="00262478">
        <w:t xml:space="preserve">(11), 1-6. </w:t>
      </w:r>
    </w:p>
    <w:p w14:paraId="5E241477" w14:textId="77777777" w:rsidR="00262478" w:rsidRPr="00262478" w:rsidRDefault="00262478" w:rsidP="00262478">
      <w:pPr>
        <w:pStyle w:val="EndNoteBibliography"/>
        <w:spacing w:after="0"/>
        <w:ind w:left="720" w:hanging="720"/>
      </w:pPr>
      <w:r w:rsidRPr="00262478">
        <w:t xml:space="preserve">Corbesier, L., Vincent, C., Jang, S., Fornara, F., Fan, Q., Searle, I., Giakountis, A., Farrona, S., Gissot, L., &amp; Turnbull, C. (2007). FT protein movement contributes to long-distance signaling in floral induction of Arabidopsis. </w:t>
      </w:r>
      <w:r w:rsidRPr="00262478">
        <w:rPr>
          <w:i/>
        </w:rPr>
        <w:t>science</w:t>
      </w:r>
      <w:r w:rsidRPr="00262478">
        <w:t>,</w:t>
      </w:r>
      <w:r w:rsidRPr="00262478">
        <w:rPr>
          <w:i/>
        </w:rPr>
        <w:t xml:space="preserve"> 316</w:t>
      </w:r>
      <w:r w:rsidRPr="00262478">
        <w:t xml:space="preserve">(5827), 1030-1033. </w:t>
      </w:r>
    </w:p>
    <w:p w14:paraId="172544E5" w14:textId="77777777" w:rsidR="00262478" w:rsidRPr="00262478" w:rsidRDefault="00262478" w:rsidP="00262478">
      <w:pPr>
        <w:pStyle w:val="EndNoteBibliography"/>
        <w:spacing w:after="0"/>
        <w:ind w:left="720" w:hanging="720"/>
      </w:pPr>
      <w:r w:rsidRPr="00262478">
        <w:t xml:space="preserve">Gerlich, S. C., Walker, B. J., Krueger, S., &amp; Kopriva, S. (2018). Sulfate metabolism in C4 Flaveria species is controlled by the root and connected to serine biosynthesis. </w:t>
      </w:r>
      <w:r w:rsidRPr="00262478">
        <w:rPr>
          <w:i/>
        </w:rPr>
        <w:t>Plant Physiology</w:t>
      </w:r>
      <w:r w:rsidRPr="00262478">
        <w:t>,</w:t>
      </w:r>
      <w:r w:rsidRPr="00262478">
        <w:rPr>
          <w:i/>
        </w:rPr>
        <w:t xml:space="preserve"> 178</w:t>
      </w:r>
      <w:r w:rsidRPr="00262478">
        <w:t xml:space="preserve">(2), 565-582. </w:t>
      </w:r>
    </w:p>
    <w:p w14:paraId="08AE6F5C" w14:textId="77777777" w:rsidR="00262478" w:rsidRPr="00262478" w:rsidRDefault="00262478" w:rsidP="00262478">
      <w:pPr>
        <w:pStyle w:val="EndNoteBibliography"/>
        <w:spacing w:after="0"/>
        <w:ind w:left="720" w:hanging="720"/>
      </w:pPr>
      <w:r w:rsidRPr="00262478">
        <w:t xml:space="preserve">Ghate, T. H., Sharma, P., Kondhare, K. R., Hannapel, D. J., &amp; Banerjee, A. K. (2017). The mobile RNAs, StBEL11 and StBEL29, suppress growth of tubers in potato. </w:t>
      </w:r>
      <w:r w:rsidRPr="00262478">
        <w:rPr>
          <w:i/>
        </w:rPr>
        <w:t>Plant molecular biology</w:t>
      </w:r>
      <w:r w:rsidRPr="00262478">
        <w:t>,</w:t>
      </w:r>
      <w:r w:rsidRPr="00262478">
        <w:rPr>
          <w:i/>
        </w:rPr>
        <w:t xml:space="preserve"> 93</w:t>
      </w:r>
      <w:r w:rsidRPr="00262478">
        <w:t xml:space="preserve">, 563-578. </w:t>
      </w:r>
    </w:p>
    <w:p w14:paraId="0D32B384" w14:textId="77777777" w:rsidR="00262478" w:rsidRPr="00262478" w:rsidRDefault="00262478" w:rsidP="00262478">
      <w:pPr>
        <w:pStyle w:val="EndNoteBibliography"/>
        <w:spacing w:after="0"/>
        <w:ind w:left="720" w:hanging="720"/>
      </w:pPr>
      <w:r w:rsidRPr="00262478">
        <w:t xml:space="preserve">Hannapel, D. J., &amp; Banerjee, A. K. (2017). Multiple mobile mRNA signals regulate tuber development in potato. </w:t>
      </w:r>
      <w:r w:rsidRPr="00262478">
        <w:rPr>
          <w:i/>
        </w:rPr>
        <w:t>Plants</w:t>
      </w:r>
      <w:r w:rsidRPr="00262478">
        <w:t>,</w:t>
      </w:r>
      <w:r w:rsidRPr="00262478">
        <w:rPr>
          <w:i/>
        </w:rPr>
        <w:t xml:space="preserve"> 6</w:t>
      </w:r>
      <w:r w:rsidRPr="00262478">
        <w:t xml:space="preserve">(1), 8. </w:t>
      </w:r>
    </w:p>
    <w:p w14:paraId="2157F9AB" w14:textId="77777777" w:rsidR="00262478" w:rsidRPr="00262478" w:rsidRDefault="00262478" w:rsidP="00262478">
      <w:pPr>
        <w:pStyle w:val="EndNoteBibliography"/>
        <w:spacing w:after="0"/>
        <w:ind w:left="720" w:hanging="720"/>
      </w:pPr>
      <w:r w:rsidRPr="00262478">
        <w:lastRenderedPageBreak/>
        <w:t xml:space="preserve">Haywood, V., Yu, T. S., Huang, N. C., &amp; Lucas, W. J. (2005). Phloem long‐distance trafficking of GIBBERELLIC ACID‐INSENSITIVE RNA regulates leaf development. </w:t>
      </w:r>
      <w:r w:rsidRPr="00262478">
        <w:rPr>
          <w:i/>
        </w:rPr>
        <w:t>The Plant Journal</w:t>
      </w:r>
      <w:r w:rsidRPr="00262478">
        <w:t>,</w:t>
      </w:r>
      <w:r w:rsidRPr="00262478">
        <w:rPr>
          <w:i/>
        </w:rPr>
        <w:t xml:space="preserve"> 42</w:t>
      </w:r>
      <w:r w:rsidRPr="00262478">
        <w:t xml:space="preserve">(1), 49-68. </w:t>
      </w:r>
    </w:p>
    <w:p w14:paraId="120DBC23" w14:textId="77777777" w:rsidR="00262478" w:rsidRPr="00262478" w:rsidRDefault="00262478" w:rsidP="00262478">
      <w:pPr>
        <w:pStyle w:val="EndNoteBibliography"/>
        <w:spacing w:after="0"/>
        <w:ind w:left="720" w:hanging="720"/>
      </w:pPr>
      <w:r w:rsidRPr="00262478">
        <w:t xml:space="preserve">Huang, N. C., Jane, W. N., Chen, J., &amp; Yu, T. S. (2012). Arabidopsis thaliana CENTRORADIALIS homologue (ATC) acts systemically to inhibit floral initiation in Arabidopsis. </w:t>
      </w:r>
      <w:r w:rsidRPr="00262478">
        <w:rPr>
          <w:i/>
        </w:rPr>
        <w:t>The Plant Journal</w:t>
      </w:r>
      <w:r w:rsidRPr="00262478">
        <w:t>,</w:t>
      </w:r>
      <w:r w:rsidRPr="00262478">
        <w:rPr>
          <w:i/>
        </w:rPr>
        <w:t xml:space="preserve"> 72</w:t>
      </w:r>
      <w:r w:rsidRPr="00262478">
        <w:t xml:space="preserve">(2), 175-184. </w:t>
      </w:r>
    </w:p>
    <w:p w14:paraId="79054BEF" w14:textId="77777777" w:rsidR="00262478" w:rsidRPr="00262478" w:rsidRDefault="00262478" w:rsidP="00262478">
      <w:pPr>
        <w:pStyle w:val="EndNoteBibliography"/>
        <w:spacing w:after="0"/>
        <w:ind w:left="720" w:hanging="720"/>
      </w:pPr>
      <w:r w:rsidRPr="00262478">
        <w:t xml:space="preserve">Khoshravesh, R., Stata, M., Busch, F. A., Saladié, M., Castelli, J. M., Dakin, N., Hattersley, P. W., Macfarlane, T. D., Sage, R. F., &amp; Ludwig, M. (2020). The evolutionary origin of C4 photosynthesis in the grass subtribe Neurachninae. </w:t>
      </w:r>
      <w:r w:rsidRPr="00262478">
        <w:rPr>
          <w:i/>
        </w:rPr>
        <w:t>Plant Physiology</w:t>
      </w:r>
      <w:r w:rsidRPr="00262478">
        <w:t>,</w:t>
      </w:r>
      <w:r w:rsidRPr="00262478">
        <w:rPr>
          <w:i/>
        </w:rPr>
        <w:t xml:space="preserve"> 182</w:t>
      </w:r>
      <w:r w:rsidRPr="00262478">
        <w:t xml:space="preserve">(1), 566-583. </w:t>
      </w:r>
    </w:p>
    <w:p w14:paraId="6E426C15" w14:textId="77777777" w:rsidR="00262478" w:rsidRPr="00262478" w:rsidRDefault="00262478" w:rsidP="00262478">
      <w:pPr>
        <w:pStyle w:val="EndNoteBibliography"/>
        <w:spacing w:after="0"/>
        <w:ind w:left="720" w:hanging="720"/>
      </w:pPr>
      <w:r w:rsidRPr="00262478">
        <w:t xml:space="preserve">Kondhare, K. R., Patil, N. S., &amp; Banerjee, A. K. (2021). A historical overview of long-distance signalling in plants. </w:t>
      </w:r>
      <w:r w:rsidRPr="00262478">
        <w:rPr>
          <w:i/>
        </w:rPr>
        <w:t>Journal of experimental Botany</w:t>
      </w:r>
      <w:r w:rsidRPr="00262478">
        <w:t>,</w:t>
      </w:r>
      <w:r w:rsidRPr="00262478">
        <w:rPr>
          <w:i/>
        </w:rPr>
        <w:t xml:space="preserve"> 72</w:t>
      </w:r>
      <w:r w:rsidRPr="00262478">
        <w:t xml:space="preserve">(12), 4218-4236. </w:t>
      </w:r>
    </w:p>
    <w:p w14:paraId="7E85DB27" w14:textId="77777777" w:rsidR="00262478" w:rsidRPr="00262478" w:rsidRDefault="00262478" w:rsidP="00262478">
      <w:pPr>
        <w:pStyle w:val="EndNoteBibliography"/>
        <w:spacing w:after="0"/>
        <w:ind w:left="720" w:hanging="720"/>
      </w:pPr>
      <w:r w:rsidRPr="00262478">
        <w:t xml:space="preserve">Li, W., Chen, S., Liu, Y., Wang, L., Jiang, J., Zhao, S., Fang, W., Chen, F., &amp; Guan, Z. (2022). Long-distance transport RNAs between rootstocks and scions and graft hybridization. </w:t>
      </w:r>
      <w:r w:rsidRPr="00262478">
        <w:rPr>
          <w:i/>
        </w:rPr>
        <w:t>Planta</w:t>
      </w:r>
      <w:r w:rsidRPr="00262478">
        <w:t>,</w:t>
      </w:r>
      <w:r w:rsidRPr="00262478">
        <w:rPr>
          <w:i/>
        </w:rPr>
        <w:t xml:space="preserve"> 255</w:t>
      </w:r>
      <w:r w:rsidRPr="00262478">
        <w:t xml:space="preserve">(5), 96. </w:t>
      </w:r>
    </w:p>
    <w:p w14:paraId="4BA77A67" w14:textId="77777777" w:rsidR="00262478" w:rsidRPr="00262478" w:rsidRDefault="00262478" w:rsidP="00262478">
      <w:pPr>
        <w:pStyle w:val="EndNoteBibliography"/>
        <w:spacing w:after="0"/>
        <w:ind w:left="720" w:hanging="720"/>
      </w:pPr>
      <w:r w:rsidRPr="00262478">
        <w:t xml:space="preserve">Lyu, M.-J. A., Wang, Y., Jiang, J., Liu, X., Chen, G., &amp; Zhu, X.-G. (2020). What Matters for C4 Transporters: Evolutionary Changes of Phospho enol pyruvate Transporter for C4 Photosynthesis. </w:t>
      </w:r>
      <w:r w:rsidRPr="00262478">
        <w:rPr>
          <w:i/>
        </w:rPr>
        <w:t>Frontiers in plant science</w:t>
      </w:r>
      <w:r w:rsidRPr="00262478">
        <w:t>,</w:t>
      </w:r>
      <w:r w:rsidRPr="00262478">
        <w:rPr>
          <w:i/>
        </w:rPr>
        <w:t xml:space="preserve"> 11</w:t>
      </w:r>
      <w:r w:rsidRPr="00262478">
        <w:t xml:space="preserve">, 935. </w:t>
      </w:r>
    </w:p>
    <w:p w14:paraId="3C13FE7F" w14:textId="77777777" w:rsidR="00262478" w:rsidRPr="00262478" w:rsidRDefault="00262478" w:rsidP="00262478">
      <w:pPr>
        <w:pStyle w:val="EndNoteBibliography"/>
        <w:spacing w:after="0"/>
        <w:ind w:left="720" w:hanging="720"/>
      </w:pPr>
      <w:r w:rsidRPr="00262478">
        <w:t xml:space="preserve">Notaguchi, M., Higashiyama, T., &amp; Suzuki, T. (2015). Identification of mRNAs that move over long distances using an RNA-Seq analysis of Arabidopsis/Nicotiana benthamiana heterografts. </w:t>
      </w:r>
      <w:r w:rsidRPr="00262478">
        <w:rPr>
          <w:i/>
        </w:rPr>
        <w:t>Plant and cell physiology</w:t>
      </w:r>
      <w:r w:rsidRPr="00262478">
        <w:t>,</w:t>
      </w:r>
      <w:r w:rsidRPr="00262478">
        <w:rPr>
          <w:i/>
        </w:rPr>
        <w:t xml:space="preserve"> 56</w:t>
      </w:r>
      <w:r w:rsidRPr="00262478">
        <w:t xml:space="preserve">(2), 311-321. </w:t>
      </w:r>
    </w:p>
    <w:p w14:paraId="22683554" w14:textId="77777777" w:rsidR="00262478" w:rsidRPr="00262478" w:rsidRDefault="00262478" w:rsidP="00262478">
      <w:pPr>
        <w:pStyle w:val="EndNoteBibliography"/>
        <w:spacing w:after="0"/>
        <w:ind w:left="720" w:hanging="720"/>
      </w:pPr>
      <w:r w:rsidRPr="00262478">
        <w:t xml:space="preserve">Petty, I., French, R., Jones, R., &amp; Jackson, A. (1990). Identification of barley stripe mosaic virus genes involved in viral RNA replication and systemic movement. </w:t>
      </w:r>
      <w:r w:rsidRPr="00262478">
        <w:rPr>
          <w:i/>
        </w:rPr>
        <w:t>The EMBO journal</w:t>
      </w:r>
      <w:r w:rsidRPr="00262478">
        <w:t>,</w:t>
      </w:r>
      <w:r w:rsidRPr="00262478">
        <w:rPr>
          <w:i/>
        </w:rPr>
        <w:t xml:space="preserve"> 9</w:t>
      </w:r>
      <w:r w:rsidRPr="00262478">
        <w:t xml:space="preserve">(11), 3453-3457. </w:t>
      </w:r>
    </w:p>
    <w:p w14:paraId="1597CF0B" w14:textId="77777777" w:rsidR="00262478" w:rsidRPr="00262478" w:rsidRDefault="00262478" w:rsidP="00262478">
      <w:pPr>
        <w:pStyle w:val="EndNoteBibliography"/>
        <w:spacing w:after="0"/>
        <w:ind w:left="720" w:hanging="720"/>
      </w:pPr>
      <w:r w:rsidRPr="00262478">
        <w:t xml:space="preserve">Ryabov, E. V., Robinson, D. J., &amp; Taliansky, M. E. (1999). A plant virus-encoded protein facilitates long-distance movement of heterologous viral RNA. </w:t>
      </w:r>
      <w:r w:rsidRPr="00262478">
        <w:rPr>
          <w:i/>
        </w:rPr>
        <w:t>Proceedings of the National Academy of Sciences</w:t>
      </w:r>
      <w:r w:rsidRPr="00262478">
        <w:t>,</w:t>
      </w:r>
      <w:r w:rsidRPr="00262478">
        <w:rPr>
          <w:i/>
        </w:rPr>
        <w:t xml:space="preserve"> 96</w:t>
      </w:r>
      <w:r w:rsidRPr="00262478">
        <w:t xml:space="preserve">(4), 1212-1217. </w:t>
      </w:r>
    </w:p>
    <w:p w14:paraId="002215AC" w14:textId="77777777" w:rsidR="00262478" w:rsidRPr="00262478" w:rsidRDefault="00262478" w:rsidP="00262478">
      <w:pPr>
        <w:pStyle w:val="EndNoteBibliography"/>
        <w:spacing w:after="0"/>
        <w:ind w:left="720" w:hanging="720"/>
      </w:pPr>
      <w:r w:rsidRPr="00262478">
        <w:t xml:space="preserve">Spiegelman, Z., Golan, G., &amp; Wolf, S. (2013). Don’t kill the messenger: long-distance trafficking of mRNA molecules. </w:t>
      </w:r>
      <w:r w:rsidRPr="00262478">
        <w:rPr>
          <w:i/>
        </w:rPr>
        <w:t>Plant Science</w:t>
      </w:r>
      <w:r w:rsidRPr="00262478">
        <w:t>,</w:t>
      </w:r>
      <w:r w:rsidRPr="00262478">
        <w:rPr>
          <w:i/>
        </w:rPr>
        <w:t xml:space="preserve"> 213</w:t>
      </w:r>
      <w:r w:rsidRPr="00262478">
        <w:t xml:space="preserve">, 1-8. </w:t>
      </w:r>
    </w:p>
    <w:p w14:paraId="1AF55D1B" w14:textId="77777777" w:rsidR="00262478" w:rsidRPr="00262478" w:rsidRDefault="00262478" w:rsidP="00262478">
      <w:pPr>
        <w:pStyle w:val="EndNoteBibliography"/>
        <w:spacing w:after="0"/>
        <w:ind w:left="720" w:hanging="720"/>
      </w:pPr>
      <w:r w:rsidRPr="00262478">
        <w:t xml:space="preserve">Turgeon, R., &amp; Wolf, S. (2009). Phloem transport: cellular pathways and molecular trafficking. </w:t>
      </w:r>
      <w:r w:rsidRPr="00262478">
        <w:rPr>
          <w:i/>
        </w:rPr>
        <w:t>Annual review of plant biology</w:t>
      </w:r>
      <w:r w:rsidRPr="00262478">
        <w:t>,</w:t>
      </w:r>
      <w:r w:rsidRPr="00262478">
        <w:rPr>
          <w:i/>
        </w:rPr>
        <w:t xml:space="preserve"> 60</w:t>
      </w:r>
      <w:r w:rsidRPr="00262478">
        <w:t xml:space="preserve">, 207-221. </w:t>
      </w:r>
    </w:p>
    <w:p w14:paraId="13022779" w14:textId="77777777" w:rsidR="00262478" w:rsidRPr="00262478" w:rsidRDefault="00262478" w:rsidP="00262478">
      <w:pPr>
        <w:pStyle w:val="EndNoteBibliography"/>
        <w:spacing w:after="0"/>
        <w:ind w:left="720" w:hanging="720"/>
      </w:pPr>
      <w:r w:rsidRPr="00262478">
        <w:t xml:space="preserve">Turnbull, C. G., &amp; Lopez‐Cobollo, R. M. (2013). Heavy traffic in the fast lane: long‐distance signalling by macromolecules. </w:t>
      </w:r>
      <w:r w:rsidRPr="00262478">
        <w:rPr>
          <w:i/>
        </w:rPr>
        <w:t>New phytologist</w:t>
      </w:r>
      <w:r w:rsidRPr="00262478">
        <w:t>,</w:t>
      </w:r>
      <w:r w:rsidRPr="00262478">
        <w:rPr>
          <w:i/>
        </w:rPr>
        <w:t xml:space="preserve"> 198</w:t>
      </w:r>
      <w:r w:rsidRPr="00262478">
        <w:t xml:space="preserve">(1), 33-51. </w:t>
      </w:r>
    </w:p>
    <w:p w14:paraId="254AE750" w14:textId="77777777" w:rsidR="00262478" w:rsidRPr="00262478" w:rsidRDefault="00262478" w:rsidP="00262478">
      <w:pPr>
        <w:pStyle w:val="EndNoteBibliography"/>
        <w:spacing w:after="0"/>
        <w:ind w:left="720" w:hanging="720"/>
      </w:pPr>
      <w:r w:rsidRPr="00262478">
        <w:t xml:space="preserve">Wang, Y., Wang, L., Xing, N., Wu, X., Wu, X., Wang, B., Lu, Z., Xu, P., Tao, Y., &amp; Li, G. (2020). A universal pipeline for mobile mRNA detection and insights into heterografting advantages under chilling stress. </w:t>
      </w:r>
      <w:r w:rsidRPr="00262478">
        <w:rPr>
          <w:i/>
        </w:rPr>
        <w:t>Horticulture research</w:t>
      </w:r>
      <w:r w:rsidRPr="00262478">
        <w:t>,</w:t>
      </w:r>
      <w:r w:rsidRPr="00262478">
        <w:rPr>
          <w:i/>
        </w:rPr>
        <w:t xml:space="preserve"> 7</w:t>
      </w:r>
      <w:r w:rsidRPr="00262478">
        <w:t xml:space="preserve">. </w:t>
      </w:r>
    </w:p>
    <w:p w14:paraId="0ABEECDE" w14:textId="77777777" w:rsidR="00262478" w:rsidRPr="00262478" w:rsidRDefault="00262478" w:rsidP="00262478">
      <w:pPr>
        <w:pStyle w:val="EndNoteBibliography"/>
        <w:spacing w:after="0"/>
        <w:ind w:left="720" w:hanging="720"/>
      </w:pPr>
      <w:r w:rsidRPr="00262478">
        <w:t xml:space="preserve">Xia, C., &amp; Zhang, C. (2020). Long-distance movement of mRNAs in plants. </w:t>
      </w:r>
      <w:r w:rsidRPr="00262478">
        <w:rPr>
          <w:i/>
        </w:rPr>
        <w:t>Plants</w:t>
      </w:r>
      <w:r w:rsidRPr="00262478">
        <w:t>,</w:t>
      </w:r>
      <w:r w:rsidRPr="00262478">
        <w:rPr>
          <w:i/>
        </w:rPr>
        <w:t xml:space="preserve"> 9</w:t>
      </w:r>
      <w:r w:rsidRPr="00262478">
        <w:t xml:space="preserve">(6), 731. </w:t>
      </w:r>
    </w:p>
    <w:p w14:paraId="622C6EE5" w14:textId="77777777" w:rsidR="00262478" w:rsidRPr="00262478" w:rsidRDefault="00262478" w:rsidP="00262478">
      <w:pPr>
        <w:pStyle w:val="EndNoteBibliography"/>
        <w:spacing w:after="0"/>
        <w:ind w:left="720" w:hanging="720"/>
      </w:pPr>
      <w:r w:rsidRPr="00262478">
        <w:t xml:space="preserve">Xia, C., Zheng, Y., Huang, J., Zhou, X., Li, R., Zha, M., Wang, S., Huang, Z., Lan, H., &amp; Turgeon, R. (2018). Elucidation of the mechanisms of long-distance mRNA movement in a Nicotiana benthamiana/tomato heterograft system. </w:t>
      </w:r>
      <w:r w:rsidRPr="00262478">
        <w:rPr>
          <w:i/>
        </w:rPr>
        <w:t>Plant Physiology</w:t>
      </w:r>
      <w:r w:rsidRPr="00262478">
        <w:t>,</w:t>
      </w:r>
      <w:r w:rsidRPr="00262478">
        <w:rPr>
          <w:i/>
        </w:rPr>
        <w:t xml:space="preserve"> 177</w:t>
      </w:r>
      <w:r w:rsidRPr="00262478">
        <w:t xml:space="preserve">(2), 745-758. </w:t>
      </w:r>
    </w:p>
    <w:p w14:paraId="6C5FA792" w14:textId="77777777" w:rsidR="00262478" w:rsidRPr="00262478" w:rsidRDefault="00262478" w:rsidP="00262478">
      <w:pPr>
        <w:pStyle w:val="EndNoteBibliography"/>
        <w:spacing w:after="0"/>
        <w:ind w:left="720" w:hanging="720"/>
      </w:pPr>
      <w:r w:rsidRPr="00262478">
        <w:t xml:space="preserve">Yang, Y., Mao, L., Jittayasothorn, Y., Kang, Y., Jiao, C., Fei, Z., &amp; Zhong, G.-Y. (2015). Messenger RNA exchange between scions and rootstocks in grafted grapevines. </w:t>
      </w:r>
      <w:r w:rsidRPr="00262478">
        <w:rPr>
          <w:i/>
        </w:rPr>
        <w:t>BMC Plant Biology</w:t>
      </w:r>
      <w:r w:rsidRPr="00262478">
        <w:t>,</w:t>
      </w:r>
      <w:r w:rsidRPr="00262478">
        <w:rPr>
          <w:i/>
        </w:rPr>
        <w:t xml:space="preserve"> 15</w:t>
      </w:r>
      <w:r w:rsidRPr="00262478">
        <w:t xml:space="preserve">(1), 1-14. </w:t>
      </w:r>
    </w:p>
    <w:p w14:paraId="7E1A954A" w14:textId="77777777" w:rsidR="00262478" w:rsidRPr="00262478" w:rsidRDefault="00262478" w:rsidP="00262478">
      <w:pPr>
        <w:pStyle w:val="EndNoteBibliography"/>
        <w:spacing w:after="0"/>
        <w:ind w:left="720" w:hanging="720"/>
      </w:pPr>
      <w:r w:rsidRPr="00262478">
        <w:t xml:space="preserve">Yoo, S. J., Hong, S. M., Jung, H. S., &amp; Ahn, J. H. (2013). The cotyledons produce sufficient FT protein to induce flowering: evidence from cotyledon micrografting in Arabidopsis. </w:t>
      </w:r>
      <w:r w:rsidRPr="00262478">
        <w:rPr>
          <w:i/>
        </w:rPr>
        <w:t>Plant and cell physiology</w:t>
      </w:r>
      <w:r w:rsidRPr="00262478">
        <w:t>,</w:t>
      </w:r>
      <w:r w:rsidRPr="00262478">
        <w:rPr>
          <w:i/>
        </w:rPr>
        <w:t xml:space="preserve"> 54</w:t>
      </w:r>
      <w:r w:rsidRPr="00262478">
        <w:t xml:space="preserve">(1), 119-128. </w:t>
      </w:r>
    </w:p>
    <w:p w14:paraId="52098D89" w14:textId="77777777" w:rsidR="00262478" w:rsidRPr="00262478" w:rsidRDefault="00262478" w:rsidP="00262478">
      <w:pPr>
        <w:pStyle w:val="EndNoteBibliography"/>
        <w:spacing w:after="0"/>
        <w:ind w:left="720" w:hanging="720"/>
      </w:pPr>
      <w:r w:rsidRPr="00262478">
        <w:t xml:space="preserve">Yoshida, S., Cui, S., Ichihashi, Y., &amp; Shirasu, K. (2016). The haustorium, a specialized invasive organ in parasitic plants. </w:t>
      </w:r>
      <w:r w:rsidRPr="00262478">
        <w:rPr>
          <w:i/>
        </w:rPr>
        <w:t>Annual review of plant biology</w:t>
      </w:r>
      <w:r w:rsidRPr="00262478">
        <w:t>,</w:t>
      </w:r>
      <w:r w:rsidRPr="00262478">
        <w:rPr>
          <w:i/>
        </w:rPr>
        <w:t xml:space="preserve"> 67</w:t>
      </w:r>
      <w:r w:rsidRPr="00262478">
        <w:t xml:space="preserve">, 643-667. </w:t>
      </w:r>
    </w:p>
    <w:p w14:paraId="37C276F8" w14:textId="77777777" w:rsidR="00262478" w:rsidRPr="00262478" w:rsidRDefault="00262478" w:rsidP="00262478">
      <w:pPr>
        <w:pStyle w:val="EndNoteBibliography"/>
        <w:ind w:left="720" w:hanging="720"/>
      </w:pPr>
      <w:r w:rsidRPr="00262478">
        <w:t xml:space="preserve">Zhang, G., Zhou, J., Song, J., Guo, X., Nie, X., &amp; Guo, H. (2022). Grafting-induced transcriptome changes and long-distance mRNA movement in the potato/Datura stramonium heterograft system. </w:t>
      </w:r>
      <w:r w:rsidRPr="00262478">
        <w:rPr>
          <w:i/>
        </w:rPr>
        <w:t>Horticulture, Environment, and Biotechnology</w:t>
      </w:r>
      <w:r w:rsidRPr="00262478">
        <w:t>,</w:t>
      </w:r>
      <w:r w:rsidRPr="00262478">
        <w:rPr>
          <w:i/>
        </w:rPr>
        <w:t xml:space="preserve"> 63</w:t>
      </w:r>
      <w:r w:rsidRPr="00262478">
        <w:t xml:space="preserve">(2), 229-238. </w:t>
      </w:r>
    </w:p>
    <w:p w14:paraId="12192D7B" w14:textId="13E4489D" w:rsidR="0098756D" w:rsidRPr="0098756D" w:rsidRDefault="00530443" w:rsidP="00262478">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record-ids&gt;&lt;/item&gt;&lt;/Libraries&gt;"/>
  </w:docVars>
  <w:rsids>
    <w:rsidRoot w:val="00F81DD7"/>
    <w:rsid w:val="00020A99"/>
    <w:rsid w:val="00071581"/>
    <w:rsid w:val="000F3AA7"/>
    <w:rsid w:val="0013356D"/>
    <w:rsid w:val="001F45CD"/>
    <w:rsid w:val="00210584"/>
    <w:rsid w:val="002220B4"/>
    <w:rsid w:val="00262478"/>
    <w:rsid w:val="00265F26"/>
    <w:rsid w:val="00291715"/>
    <w:rsid w:val="002A38D8"/>
    <w:rsid w:val="002E2F4D"/>
    <w:rsid w:val="00402AB7"/>
    <w:rsid w:val="00425924"/>
    <w:rsid w:val="00441F46"/>
    <w:rsid w:val="004519E4"/>
    <w:rsid w:val="004579DE"/>
    <w:rsid w:val="0046134C"/>
    <w:rsid w:val="004D7C43"/>
    <w:rsid w:val="004F19E2"/>
    <w:rsid w:val="00515CCD"/>
    <w:rsid w:val="00530443"/>
    <w:rsid w:val="00533BDC"/>
    <w:rsid w:val="00557B69"/>
    <w:rsid w:val="005766E6"/>
    <w:rsid w:val="00580E4A"/>
    <w:rsid w:val="005825C2"/>
    <w:rsid w:val="00590518"/>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F2B3C"/>
    <w:rsid w:val="00872EAD"/>
    <w:rsid w:val="00875834"/>
    <w:rsid w:val="00896FD5"/>
    <w:rsid w:val="008A33BE"/>
    <w:rsid w:val="008B6EE2"/>
    <w:rsid w:val="008F0080"/>
    <w:rsid w:val="009440FE"/>
    <w:rsid w:val="0098756D"/>
    <w:rsid w:val="00A61674"/>
    <w:rsid w:val="00A67B33"/>
    <w:rsid w:val="00AD221B"/>
    <w:rsid w:val="00B10EBE"/>
    <w:rsid w:val="00B30EDE"/>
    <w:rsid w:val="00B512DD"/>
    <w:rsid w:val="00BC7532"/>
    <w:rsid w:val="00BD6561"/>
    <w:rsid w:val="00BD69BA"/>
    <w:rsid w:val="00BE1E1E"/>
    <w:rsid w:val="00C062BE"/>
    <w:rsid w:val="00C61FCE"/>
    <w:rsid w:val="00D318ED"/>
    <w:rsid w:val="00D55572"/>
    <w:rsid w:val="00D5668A"/>
    <w:rsid w:val="00D71AAA"/>
    <w:rsid w:val="00D74128"/>
    <w:rsid w:val="00DA7675"/>
    <w:rsid w:val="00E12F71"/>
    <w:rsid w:val="00E43A28"/>
    <w:rsid w:val="00E44B34"/>
    <w:rsid w:val="00E475E8"/>
    <w:rsid w:val="00EF4ACB"/>
    <w:rsid w:val="00F01039"/>
    <w:rsid w:val="00F81DD7"/>
    <w:rsid w:val="00F87CE8"/>
    <w:rsid w:val="00FD1449"/>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335</Words>
  <Characters>3041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53</cp:revision>
  <dcterms:created xsi:type="dcterms:W3CDTF">2023-02-04T15:07:00Z</dcterms:created>
  <dcterms:modified xsi:type="dcterms:W3CDTF">2023-02-07T06:50:00Z</dcterms:modified>
</cp:coreProperties>
</file>